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E982E5" w14:textId="14984A4F" w:rsidR="00E81978" w:rsidRDefault="00AF6109" w:rsidP="00084BE2">
      <w:pPr>
        <w:pStyle w:val="Title"/>
      </w:pPr>
      <w:r>
        <w:t>The Best Evidence</w:t>
      </w:r>
    </w:p>
    <w:p w14:paraId="204F5273" w14:textId="6647A445" w:rsidR="00B823AA" w:rsidRDefault="000B50A6" w:rsidP="00084BE2">
      <w:pPr>
        <w:pStyle w:val="Title2"/>
      </w:pPr>
      <w:r>
        <w:t>[Author’s name]</w:t>
      </w:r>
    </w:p>
    <w:p w14:paraId="6575D264" w14:textId="7D67FBEE" w:rsidR="00F65D03" w:rsidRDefault="00F65D03" w:rsidP="00084BE2">
      <w:pPr>
        <w:pStyle w:val="Title2"/>
      </w:pPr>
      <w:r>
        <w:t>[Institute’s name]</w:t>
      </w:r>
    </w:p>
    <w:p w14:paraId="1E1AD5A7" w14:textId="16121037" w:rsidR="00E81978" w:rsidRDefault="00E81978" w:rsidP="00084BE2">
      <w:pPr>
        <w:pStyle w:val="Title2"/>
      </w:pPr>
    </w:p>
    <w:p w14:paraId="06833346" w14:textId="2466220F" w:rsidR="00E81978" w:rsidRDefault="00E81978" w:rsidP="00084BE2">
      <w:pPr>
        <w:pStyle w:val="Title"/>
      </w:pPr>
    </w:p>
    <w:p w14:paraId="7252C278" w14:textId="290A6AC8" w:rsidR="00A345C6" w:rsidRDefault="00A345C6" w:rsidP="00084BE2">
      <w:pPr>
        <w:pStyle w:val="Title2"/>
      </w:pPr>
    </w:p>
    <w:p w14:paraId="6BFB5EB7" w14:textId="77777777" w:rsidR="00A345C6" w:rsidRDefault="00A345C6" w:rsidP="00084BE2">
      <w:r>
        <w:br w:type="page"/>
      </w:r>
    </w:p>
    <w:p w14:paraId="68FA91AC" w14:textId="77777777" w:rsidR="00084BE2" w:rsidRPr="00084BE2" w:rsidRDefault="00084BE2" w:rsidP="003E6CBB">
      <w:pPr>
        <w:ind w:firstLine="0"/>
        <w:jc w:val="center"/>
        <w:rPr>
          <w:rFonts w:ascii="Times New Roman" w:eastAsia="Times New Roman" w:hAnsi="Times New Roman" w:cs="Times New Roman"/>
          <w:color w:val="1C1E29"/>
          <w:kern w:val="0"/>
          <w:lang w:eastAsia="en-US"/>
        </w:rPr>
      </w:pPr>
      <w:bookmarkStart w:id="0" w:name="_GoBack"/>
      <w:bookmarkEnd w:id="0"/>
      <w:r w:rsidRPr="00084BE2">
        <w:rPr>
          <w:rFonts w:ascii="Times New Roman" w:eastAsia="Times New Roman" w:hAnsi="Times New Roman" w:cs="Times New Roman"/>
          <w:color w:val="1C1E29"/>
          <w:kern w:val="0"/>
          <w:lang w:eastAsia="en-US"/>
        </w:rPr>
        <w:lastRenderedPageBreak/>
        <w:t>The Best Evidence</w:t>
      </w:r>
    </w:p>
    <w:p w14:paraId="6FB370D7" w14:textId="77777777" w:rsidR="00084BE2" w:rsidRPr="00084BE2" w:rsidRDefault="00084BE2" w:rsidP="003E6CBB">
      <w:pPr>
        <w:ind w:firstLine="0"/>
        <w:jc w:val="center"/>
        <w:rPr>
          <w:rFonts w:ascii="Times New Roman" w:eastAsia="Times New Roman" w:hAnsi="Times New Roman" w:cs="Times New Roman"/>
          <w:color w:val="1C1E29"/>
          <w:kern w:val="0"/>
          <w:lang w:eastAsia="en-US"/>
        </w:rPr>
      </w:pPr>
      <w:r w:rsidRPr="00084BE2">
        <w:rPr>
          <w:rFonts w:ascii="Times New Roman" w:eastAsia="Times New Roman" w:hAnsi="Times New Roman" w:cs="Times New Roman"/>
          <w:b/>
          <w:bCs/>
          <w:color w:val="1C1E29"/>
          <w:kern w:val="0"/>
          <w:lang w:eastAsia="en-US"/>
        </w:rPr>
        <w:t>Introduction</w:t>
      </w:r>
    </w:p>
    <w:p w14:paraId="51FCD487" w14:textId="77777777" w:rsidR="00084BE2" w:rsidRPr="00084BE2" w:rsidRDefault="00084BE2" w:rsidP="00084BE2">
      <w:pPr>
        <w:ind w:firstLine="0"/>
        <w:rPr>
          <w:rFonts w:ascii="Times New Roman" w:eastAsia="Times New Roman" w:hAnsi="Times New Roman" w:cs="Times New Roman"/>
          <w:color w:val="1C1E29"/>
          <w:kern w:val="0"/>
          <w:lang w:eastAsia="en-US"/>
        </w:rPr>
      </w:pPr>
      <w:r w:rsidRPr="00084BE2">
        <w:rPr>
          <w:rFonts w:ascii="Times New Roman" w:eastAsia="Times New Roman" w:hAnsi="Times New Roman" w:cs="Times New Roman"/>
          <w:color w:val="1C1E29"/>
          <w:kern w:val="0"/>
          <w:lang w:eastAsia="en-US"/>
        </w:rPr>
        <w:t>           The field of psychology is greatly associated with different and diverse concepts and arguments presented by different theorists and psychologists. It is interesting to explore and analyze different arguments to figure out various practical forms of psychology. Evolutionary psychology is defined as a theoretical approach in the context of social and natural sciences. The main focus of this approach is to critically explore significant psychological frameworks from the perspective of the modern evolutionary paradigm. David Buss is recognized as one well-known representative of evolutionary psychology. He presented his modern arguments about psychology in his book, “evolutionary psychology: the new science of the mind.” It is vital to examine different ideas or claims developed by the author to ensure their correctness and reliability. In this paper, my main focus is to select and critically analyze one valid and one invalid claims developed by Buss according to my judgments. </w:t>
      </w:r>
    </w:p>
    <w:p w14:paraId="6B721296" w14:textId="77777777" w:rsidR="00084BE2" w:rsidRPr="00084BE2" w:rsidRDefault="00084BE2" w:rsidP="003E6CBB">
      <w:pPr>
        <w:ind w:firstLine="0"/>
        <w:jc w:val="center"/>
        <w:rPr>
          <w:rFonts w:ascii="Times New Roman" w:eastAsia="Times New Roman" w:hAnsi="Times New Roman" w:cs="Times New Roman"/>
          <w:color w:val="1C1E29"/>
          <w:kern w:val="0"/>
          <w:lang w:eastAsia="en-US"/>
        </w:rPr>
      </w:pPr>
      <w:r w:rsidRPr="00084BE2">
        <w:rPr>
          <w:rFonts w:ascii="Times New Roman" w:eastAsia="Times New Roman" w:hAnsi="Times New Roman" w:cs="Times New Roman"/>
          <w:b/>
          <w:bCs/>
          <w:color w:val="1C1E29"/>
          <w:kern w:val="0"/>
          <w:lang w:eastAsia="en-US"/>
        </w:rPr>
        <w:t>Discussion</w:t>
      </w:r>
    </w:p>
    <w:p w14:paraId="123FF2A4" w14:textId="77777777" w:rsidR="00084BE2" w:rsidRPr="00084BE2" w:rsidRDefault="00084BE2" w:rsidP="00084BE2">
      <w:pPr>
        <w:ind w:firstLine="0"/>
        <w:rPr>
          <w:rFonts w:ascii="Times New Roman" w:eastAsia="Times New Roman" w:hAnsi="Times New Roman" w:cs="Times New Roman"/>
          <w:color w:val="1C1E29"/>
          <w:kern w:val="0"/>
          <w:lang w:eastAsia="en-US"/>
        </w:rPr>
      </w:pPr>
      <w:r w:rsidRPr="00084BE2">
        <w:rPr>
          <w:rFonts w:ascii="Times New Roman" w:eastAsia="Times New Roman" w:hAnsi="Times New Roman" w:cs="Times New Roman"/>
          <w:color w:val="1C1E29"/>
          <w:kern w:val="0"/>
          <w:lang w:eastAsia="en-US"/>
        </w:rPr>
        <w:t>           David Buss, as an evolutionary psychologist, presented different contemporary claims about different domains of life. It is interesting for me to explore two specific claims of my choice and critically analyze their appropriateness in the context of psychology. The main idea of this assessment is to identify one claim from the book that I believe correct but it generally not accepted by people. This form of analysis can never be established as complete approach without examining another claim of David Buss which is greatly believed by other people but I perceive it wrong due to specific claims. </w:t>
      </w:r>
    </w:p>
    <w:p w14:paraId="3A4C31A7" w14:textId="77777777" w:rsidR="00084BE2" w:rsidRPr="00084BE2" w:rsidRDefault="00084BE2" w:rsidP="00084BE2">
      <w:pPr>
        <w:ind w:firstLine="0"/>
        <w:rPr>
          <w:rFonts w:ascii="Times New Roman" w:eastAsia="Times New Roman" w:hAnsi="Times New Roman" w:cs="Times New Roman"/>
          <w:color w:val="1C1E29"/>
          <w:kern w:val="0"/>
          <w:lang w:eastAsia="en-US"/>
        </w:rPr>
      </w:pPr>
      <w:r w:rsidRPr="00084BE2">
        <w:rPr>
          <w:rFonts w:ascii="Times New Roman" w:eastAsia="Times New Roman" w:hAnsi="Times New Roman" w:cs="Times New Roman"/>
          <w:color w:val="1C1E29"/>
          <w:kern w:val="0"/>
          <w:lang w:eastAsia="en-US"/>
        </w:rPr>
        <w:t xml:space="preserve">           Psychological adaptation is one major claim of evolutionary psychology developed by David Buss in his book. This specific approach of the theoretical idea is rejected by many critics </w:t>
      </w:r>
      <w:r w:rsidRPr="00084BE2">
        <w:rPr>
          <w:rFonts w:ascii="Times New Roman" w:eastAsia="Times New Roman" w:hAnsi="Times New Roman" w:cs="Times New Roman"/>
          <w:color w:val="1C1E29"/>
          <w:kern w:val="0"/>
          <w:lang w:eastAsia="en-US"/>
        </w:rPr>
        <w:lastRenderedPageBreak/>
        <w:t>but I believe that this concept has some sense in case of a reliable judgment. It is stated by the author of the book that all our emotions and behaviors can be successfully explained through the domain of evolution. The phenomenon of evolution plays a critical role when people started exploring their specific feelings and behavioral paradigms. According to natural selection, the perspective of natural selection as an adaptive tool plays a critical role to explore our feelings. This specific claim of David Buss is usually rejected by people but I explore some great sense of this specific idea. Psychological adaptation is a reality that intimates about the humans’ approach when it comes to explore and express their feelings and behavioral domains to others (Buss, 2008). </w:t>
      </w:r>
    </w:p>
    <w:p w14:paraId="1819B6BA" w14:textId="77777777" w:rsidR="00084BE2" w:rsidRPr="00084BE2" w:rsidRDefault="00084BE2" w:rsidP="00084BE2">
      <w:pPr>
        <w:ind w:firstLine="0"/>
        <w:rPr>
          <w:rFonts w:ascii="Times New Roman" w:eastAsia="Times New Roman" w:hAnsi="Times New Roman" w:cs="Times New Roman"/>
          <w:color w:val="1C1E29"/>
          <w:kern w:val="0"/>
          <w:lang w:eastAsia="en-US"/>
        </w:rPr>
      </w:pPr>
      <w:r w:rsidRPr="00084BE2">
        <w:rPr>
          <w:rFonts w:ascii="Times New Roman" w:eastAsia="Times New Roman" w:hAnsi="Times New Roman" w:cs="Times New Roman"/>
          <w:color w:val="1C1E29"/>
          <w:kern w:val="0"/>
          <w:lang w:eastAsia="en-US"/>
        </w:rPr>
        <w:t>           I strongly believe that this belief is tightly developed by Buss that the feeling of love is one crucial form of psychological adaptation. Our mechanism is greatly developed to identify and resolve different psychological and behavioral complications and confusions. The claim of natural adaptation is immensely criticized and rejected by the majority of people. It is rightly claimed by the author of the book that humans have a natural mechanism to register different problems and act significantly to find out necessary solutions to different behavioral complications and confusions. Identification of psychological classification of different human beings is a necessary practical measure to make inferences about their perspective of different behavioral domains. When it comes to the argument of psychological adaptation then it can be rightly said feelings and behavioral perspectives can never be established through the implication of developmental input. Undoubtedly, the behavioral domains in case of human beings must exist at birth developed in individuals identically. It is noteworthy to indicate that the facet of descriptions is closely linked with the claim of psychological adaptations. A critical examination of age trajectories is also vital to understand the actual functioning of the system. </w:t>
      </w:r>
    </w:p>
    <w:p w14:paraId="2D83B5FE" w14:textId="77777777" w:rsidR="00084BE2" w:rsidRPr="00084BE2" w:rsidRDefault="00084BE2" w:rsidP="00084BE2">
      <w:pPr>
        <w:ind w:firstLine="0"/>
        <w:rPr>
          <w:rFonts w:ascii="Times New Roman" w:eastAsia="Times New Roman" w:hAnsi="Times New Roman" w:cs="Times New Roman"/>
          <w:color w:val="1C1E29"/>
          <w:kern w:val="0"/>
          <w:lang w:eastAsia="en-US"/>
        </w:rPr>
      </w:pPr>
      <w:r w:rsidRPr="00084BE2">
        <w:rPr>
          <w:rFonts w:ascii="Times New Roman" w:eastAsia="Times New Roman" w:hAnsi="Times New Roman" w:cs="Times New Roman"/>
          <w:color w:val="1C1E29"/>
          <w:kern w:val="0"/>
          <w:lang w:eastAsia="en-US"/>
        </w:rPr>
        <w:lastRenderedPageBreak/>
        <w:t>           The phenomenon of critical analysis can never be achieved until the identification of one claim which is mainly accepted by different people but I believe that it was wrongly presented by Buss in the book. It is argued by Buss in the book that males and females greatly differ from each other when it comes to mate choices. This specific argument or claim by David Buss is greatly accepted by many people but I believe this approach requires more clarification. It is argued that males and females react differently when it comes to their perspective of selecting a mate and the approach of jealously (Buss, 2008). I believe that although these perspectives exist that there can be any other reason for the prevailing difference between the mate choices of males and females. Gender recognition should not be the only indicator to consider the reason for the difference of choices of males and females. This specific perspective is also existing in case of approach of jealously adopted by both the genders of males and females. I believe that difference of personality is also one valid reason to justify different choices of mate set by males and females. This argument is further explained by the researcher to identify different aspects that should be considered by males and females during the relationship. It is established by my observation that sometimes people have their distinctive choices in case of selecting a mate and develop a relationship of intimacy and physical connection. The difference in consideration based on different personalities is also a critical approach when it comes to observing the relationship between men and women. </w:t>
      </w:r>
    </w:p>
    <w:p w14:paraId="30E9A27F" w14:textId="77777777" w:rsidR="00084BE2" w:rsidRPr="00084BE2" w:rsidRDefault="00084BE2" w:rsidP="003E6CBB">
      <w:pPr>
        <w:ind w:firstLine="0"/>
        <w:jc w:val="center"/>
        <w:rPr>
          <w:rFonts w:ascii="Times New Roman" w:eastAsia="Times New Roman" w:hAnsi="Times New Roman" w:cs="Times New Roman"/>
          <w:color w:val="1C1E29"/>
          <w:kern w:val="0"/>
          <w:lang w:eastAsia="en-US"/>
        </w:rPr>
      </w:pPr>
      <w:r w:rsidRPr="00084BE2">
        <w:rPr>
          <w:rFonts w:ascii="Times New Roman" w:eastAsia="Times New Roman" w:hAnsi="Times New Roman" w:cs="Times New Roman"/>
          <w:b/>
          <w:bCs/>
          <w:color w:val="1C1E29"/>
          <w:kern w:val="0"/>
          <w:lang w:eastAsia="en-US"/>
        </w:rPr>
        <w:t>Conclusion</w:t>
      </w:r>
    </w:p>
    <w:p w14:paraId="0E0BB815" w14:textId="77777777" w:rsidR="00084BE2" w:rsidRPr="00084BE2" w:rsidRDefault="00084BE2" w:rsidP="00084BE2">
      <w:pPr>
        <w:ind w:firstLine="0"/>
        <w:rPr>
          <w:rFonts w:ascii="Times New Roman" w:eastAsia="Times New Roman" w:hAnsi="Times New Roman" w:cs="Times New Roman"/>
          <w:color w:val="1C1E29"/>
          <w:kern w:val="0"/>
          <w:lang w:eastAsia="en-US"/>
        </w:rPr>
      </w:pPr>
      <w:r w:rsidRPr="00084BE2">
        <w:rPr>
          <w:rFonts w:ascii="Times New Roman" w:eastAsia="Times New Roman" w:hAnsi="Times New Roman" w:cs="Times New Roman"/>
          <w:color w:val="1C1E29"/>
          <w:kern w:val="0"/>
          <w:lang w:eastAsia="en-US"/>
        </w:rPr>
        <w:t xml:space="preserve">           To conclude the discussion about the critical argument of Bass presented in the book, it is critically to illustrate that critical analysis of both sides of the argument is essential to identify the actual perspective. This form of consideration is further useful to explore different dimensions of </w:t>
      </w:r>
      <w:r w:rsidRPr="00084BE2">
        <w:rPr>
          <w:rFonts w:ascii="Times New Roman" w:eastAsia="Times New Roman" w:hAnsi="Times New Roman" w:cs="Times New Roman"/>
          <w:color w:val="1C1E29"/>
          <w:kern w:val="0"/>
          <w:lang w:eastAsia="en-US"/>
        </w:rPr>
        <w:lastRenderedPageBreak/>
        <w:t>the broad idea of evolutionary psychology. Identification of different claims ultimately helps to find out the necessary level of consensus. </w:t>
      </w:r>
    </w:p>
    <w:p w14:paraId="1BB0CE86" w14:textId="77777777" w:rsidR="00F9609E" w:rsidRDefault="00F9609E" w:rsidP="00084BE2">
      <w:pPr>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br w:type="page"/>
      </w:r>
    </w:p>
    <w:p w14:paraId="2C19419C" w14:textId="50013B51" w:rsidR="00C41C73" w:rsidRPr="00F9609E" w:rsidRDefault="00F9609E" w:rsidP="00084BE2">
      <w:pPr>
        <w:ind w:firstLine="0"/>
        <w:jc w:val="center"/>
        <w:rPr>
          <w:rFonts w:ascii="Times New Roman" w:eastAsia="Times New Roman" w:hAnsi="Times New Roman" w:cs="Times New Roman"/>
          <w:b/>
          <w:color w:val="1C1E29"/>
          <w:kern w:val="0"/>
          <w:lang w:eastAsia="en-US"/>
        </w:rPr>
      </w:pPr>
      <w:r w:rsidRPr="00F9609E">
        <w:rPr>
          <w:rFonts w:ascii="Times New Roman" w:eastAsia="Times New Roman" w:hAnsi="Times New Roman" w:cs="Times New Roman"/>
          <w:b/>
          <w:color w:val="1C1E29"/>
          <w:kern w:val="0"/>
          <w:lang w:eastAsia="en-US"/>
        </w:rPr>
        <w:lastRenderedPageBreak/>
        <w:t>References</w:t>
      </w:r>
    </w:p>
    <w:p w14:paraId="556E90F5" w14:textId="3B69711B" w:rsidR="00F9609E" w:rsidRPr="00F9609E" w:rsidRDefault="00F9609E" w:rsidP="00084BE2">
      <w:pPr>
        <w:pStyle w:val="Bibliography"/>
        <w:rPr>
          <w:rFonts w:ascii="Times New Roman" w:hAnsi="Times New Roman" w:cs="Times New Roman"/>
        </w:rPr>
      </w:pPr>
      <w:r>
        <w:rPr>
          <w:rFonts w:eastAsia="Times New Roman"/>
          <w:color w:val="1C1E29"/>
          <w:kern w:val="0"/>
          <w:lang w:eastAsia="en-US"/>
        </w:rPr>
        <w:fldChar w:fldCharType="begin"/>
      </w:r>
      <w:r>
        <w:rPr>
          <w:rFonts w:eastAsia="Times New Roman"/>
          <w:color w:val="1C1E29"/>
          <w:kern w:val="0"/>
          <w:lang w:eastAsia="en-US"/>
        </w:rPr>
        <w:instrText xml:space="preserve"> ADDIN ZOTERO_BIBL {"uncited":[],"omitted":[],"custom":[]} CSL_BIBLIOGRAPHY </w:instrText>
      </w:r>
      <w:r>
        <w:rPr>
          <w:rFonts w:eastAsia="Times New Roman"/>
          <w:color w:val="1C1E29"/>
          <w:kern w:val="0"/>
          <w:lang w:eastAsia="en-US"/>
        </w:rPr>
        <w:fldChar w:fldCharType="separate"/>
      </w:r>
      <w:r w:rsidRPr="00F9609E">
        <w:rPr>
          <w:rFonts w:ascii="Times New Roman" w:hAnsi="Times New Roman" w:cs="Times New Roman"/>
        </w:rPr>
        <w:t xml:space="preserve">Buss, D. M. (2008). </w:t>
      </w:r>
      <w:r w:rsidRPr="00F9609E">
        <w:rPr>
          <w:rFonts w:ascii="Times New Roman" w:hAnsi="Times New Roman" w:cs="Times New Roman"/>
          <w:i/>
          <w:iCs/>
        </w:rPr>
        <w:t>Evolutionary Psychology</w:t>
      </w:r>
      <w:r w:rsidRPr="00F9609E">
        <w:rPr>
          <w:rFonts w:ascii="Times New Roman" w:hAnsi="Times New Roman" w:cs="Times New Roman"/>
        </w:rPr>
        <w:t xml:space="preserve">. Retrieved </w:t>
      </w:r>
      <w:r>
        <w:rPr>
          <w:rFonts w:ascii="Times New Roman" w:hAnsi="Times New Roman" w:cs="Times New Roman"/>
        </w:rPr>
        <w:t>from https://books.google.com</w:t>
      </w:r>
      <w:r w:rsidRPr="00F9609E">
        <w:rPr>
          <w:rFonts w:ascii="Times New Roman" w:hAnsi="Times New Roman" w:cs="Times New Roman"/>
        </w:rPr>
        <w:t>/books?id=NRHiH1lR_ksC</w:t>
      </w:r>
    </w:p>
    <w:p w14:paraId="5A4D6A9D" w14:textId="50BE4989" w:rsidR="00F9609E" w:rsidRPr="00EF2873" w:rsidRDefault="00F9609E" w:rsidP="00084BE2">
      <w:pPr>
        <w:ind w:firstLine="0"/>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fldChar w:fldCharType="end"/>
      </w:r>
    </w:p>
    <w:sectPr w:rsidR="00F9609E" w:rsidRPr="00EF2873">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0B3A7C" w14:textId="77777777" w:rsidR="00030178" w:rsidRDefault="00030178">
      <w:pPr>
        <w:spacing w:line="240" w:lineRule="auto"/>
      </w:pPr>
      <w:r>
        <w:separator/>
      </w:r>
    </w:p>
    <w:p w14:paraId="72CF7951" w14:textId="77777777" w:rsidR="00030178" w:rsidRDefault="00030178"/>
  </w:endnote>
  <w:endnote w:type="continuationSeparator" w:id="0">
    <w:p w14:paraId="437D8F39" w14:textId="77777777" w:rsidR="00030178" w:rsidRDefault="00030178">
      <w:pPr>
        <w:spacing w:line="240" w:lineRule="auto"/>
      </w:pPr>
      <w:r>
        <w:continuationSeparator/>
      </w:r>
    </w:p>
    <w:p w14:paraId="42EC536D" w14:textId="77777777" w:rsidR="00030178" w:rsidRDefault="0003017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FB93CB" w14:textId="77777777" w:rsidR="00030178" w:rsidRDefault="00030178">
      <w:pPr>
        <w:spacing w:line="240" w:lineRule="auto"/>
      </w:pPr>
      <w:r>
        <w:separator/>
      </w:r>
    </w:p>
    <w:p w14:paraId="1461C730" w14:textId="77777777" w:rsidR="00030178" w:rsidRDefault="00030178"/>
  </w:footnote>
  <w:footnote w:type="continuationSeparator" w:id="0">
    <w:p w14:paraId="12394FEB" w14:textId="77777777" w:rsidR="00030178" w:rsidRDefault="00030178">
      <w:pPr>
        <w:spacing w:line="240" w:lineRule="auto"/>
      </w:pPr>
      <w:r>
        <w:continuationSeparator/>
      </w:r>
    </w:p>
    <w:p w14:paraId="3BBBB5AD" w14:textId="77777777" w:rsidR="00030178" w:rsidRDefault="00030178"/>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5A820" w14:textId="232C664C" w:rsidR="00E81978" w:rsidRDefault="00544E28">
    <w:pPr>
      <w:pStyle w:val="Header"/>
    </w:pPr>
    <w:r>
      <w:t>PSYCHOLOGY</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3E6CBB">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986F4B" w14:textId="3B97E5F4" w:rsidR="00E81978" w:rsidRDefault="005D3A03">
    <w:pPr>
      <w:pStyle w:val="Header"/>
      <w:rPr>
        <w:rStyle w:val="Strong"/>
      </w:rPr>
    </w:pPr>
    <w:r>
      <w:t xml:space="preserve">Running head: </w:t>
    </w:r>
    <w:r w:rsidR="00544E28">
      <w:t>PSYCHOLOGY</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3E6CBB">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QwM7YwNzMwsDS3MDNV0lEKTi0uzszPAykwrgUAaLy6XiwAAAA="/>
  </w:docVars>
  <w:rsids>
    <w:rsidRoot w:val="005C39B5"/>
    <w:rsid w:val="00005957"/>
    <w:rsid w:val="00023EEC"/>
    <w:rsid w:val="00030178"/>
    <w:rsid w:val="00052D9D"/>
    <w:rsid w:val="00084BE2"/>
    <w:rsid w:val="000A40AE"/>
    <w:rsid w:val="000A4F6D"/>
    <w:rsid w:val="000B50A6"/>
    <w:rsid w:val="000B61AF"/>
    <w:rsid w:val="000B6E54"/>
    <w:rsid w:val="000D3F41"/>
    <w:rsid w:val="001142AA"/>
    <w:rsid w:val="00137D98"/>
    <w:rsid w:val="00152812"/>
    <w:rsid w:val="00184038"/>
    <w:rsid w:val="001E374D"/>
    <w:rsid w:val="00222562"/>
    <w:rsid w:val="00243F00"/>
    <w:rsid w:val="00281AF4"/>
    <w:rsid w:val="002C6229"/>
    <w:rsid w:val="002F50E4"/>
    <w:rsid w:val="00305AFB"/>
    <w:rsid w:val="00331628"/>
    <w:rsid w:val="0033687C"/>
    <w:rsid w:val="00342DAC"/>
    <w:rsid w:val="00355DCA"/>
    <w:rsid w:val="003A3AC7"/>
    <w:rsid w:val="003E6CBB"/>
    <w:rsid w:val="003E7276"/>
    <w:rsid w:val="003F0906"/>
    <w:rsid w:val="003F0E28"/>
    <w:rsid w:val="004334F3"/>
    <w:rsid w:val="004724D7"/>
    <w:rsid w:val="00475661"/>
    <w:rsid w:val="004C199C"/>
    <w:rsid w:val="004F0118"/>
    <w:rsid w:val="00544E28"/>
    <w:rsid w:val="00551A02"/>
    <w:rsid w:val="005534FA"/>
    <w:rsid w:val="00554768"/>
    <w:rsid w:val="005948F8"/>
    <w:rsid w:val="005B3A43"/>
    <w:rsid w:val="005C39B5"/>
    <w:rsid w:val="005C5652"/>
    <w:rsid w:val="005D3A03"/>
    <w:rsid w:val="005E0C70"/>
    <w:rsid w:val="005F06DE"/>
    <w:rsid w:val="00614102"/>
    <w:rsid w:val="00640237"/>
    <w:rsid w:val="00695BE3"/>
    <w:rsid w:val="006A157D"/>
    <w:rsid w:val="00761282"/>
    <w:rsid w:val="00776845"/>
    <w:rsid w:val="007A6E7D"/>
    <w:rsid w:val="008002C0"/>
    <w:rsid w:val="00820BC4"/>
    <w:rsid w:val="00822B04"/>
    <w:rsid w:val="00830E44"/>
    <w:rsid w:val="008525AC"/>
    <w:rsid w:val="008B6C11"/>
    <w:rsid w:val="008C5323"/>
    <w:rsid w:val="008D477A"/>
    <w:rsid w:val="008F45EC"/>
    <w:rsid w:val="008F77D0"/>
    <w:rsid w:val="00984FC0"/>
    <w:rsid w:val="009A6A3B"/>
    <w:rsid w:val="00A00EBD"/>
    <w:rsid w:val="00A1154C"/>
    <w:rsid w:val="00A345C6"/>
    <w:rsid w:val="00A50F46"/>
    <w:rsid w:val="00A93F30"/>
    <w:rsid w:val="00AD6CCD"/>
    <w:rsid w:val="00AE0FA0"/>
    <w:rsid w:val="00AF6109"/>
    <w:rsid w:val="00B02869"/>
    <w:rsid w:val="00B067AF"/>
    <w:rsid w:val="00B241E2"/>
    <w:rsid w:val="00B2478D"/>
    <w:rsid w:val="00B77407"/>
    <w:rsid w:val="00B8198F"/>
    <w:rsid w:val="00B823AA"/>
    <w:rsid w:val="00BA45DB"/>
    <w:rsid w:val="00BB4C92"/>
    <w:rsid w:val="00BC1F00"/>
    <w:rsid w:val="00BF4184"/>
    <w:rsid w:val="00C0601E"/>
    <w:rsid w:val="00C10F48"/>
    <w:rsid w:val="00C31D30"/>
    <w:rsid w:val="00C41C73"/>
    <w:rsid w:val="00C4593B"/>
    <w:rsid w:val="00C463FF"/>
    <w:rsid w:val="00C6451C"/>
    <w:rsid w:val="00CD6E39"/>
    <w:rsid w:val="00CF6E91"/>
    <w:rsid w:val="00D16E8D"/>
    <w:rsid w:val="00D51C02"/>
    <w:rsid w:val="00D530A1"/>
    <w:rsid w:val="00D76693"/>
    <w:rsid w:val="00D7799D"/>
    <w:rsid w:val="00D85B68"/>
    <w:rsid w:val="00D861A3"/>
    <w:rsid w:val="00DA01CC"/>
    <w:rsid w:val="00DD29C3"/>
    <w:rsid w:val="00DD7E42"/>
    <w:rsid w:val="00DF22EF"/>
    <w:rsid w:val="00E3081A"/>
    <w:rsid w:val="00E53777"/>
    <w:rsid w:val="00E6004D"/>
    <w:rsid w:val="00E63D52"/>
    <w:rsid w:val="00E761B9"/>
    <w:rsid w:val="00E765DE"/>
    <w:rsid w:val="00E81978"/>
    <w:rsid w:val="00EE5314"/>
    <w:rsid w:val="00EF2873"/>
    <w:rsid w:val="00EF6F6A"/>
    <w:rsid w:val="00F12310"/>
    <w:rsid w:val="00F379B7"/>
    <w:rsid w:val="00F525FA"/>
    <w:rsid w:val="00F62C95"/>
    <w:rsid w:val="00F65D03"/>
    <w:rsid w:val="00F751AE"/>
    <w:rsid w:val="00F775B4"/>
    <w:rsid w:val="00F9609E"/>
    <w:rsid w:val="00FB0FB9"/>
    <w:rsid w:val="00FB7137"/>
    <w:rsid w:val="00FF2002"/>
    <w:rsid w:val="00FF408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2091191">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7513706">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947</Words>
  <Characters>5399</Characters>
  <Application>Microsoft Office Word</Application>
  <DocSecurity>0</DocSecurity>
  <Lines>44</Lines>
  <Paragraphs>12</Paragraphs>
  <ScaleCrop>false</ScaleCrop>
  <Company/>
  <LinksUpToDate>false</LinksUpToDate>
  <CharactersWithSpaces>6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2:00Z</dcterms:created>
  <dcterms:modified xsi:type="dcterms:W3CDTF">2019-09-19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tM4fmFL7"/&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